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w:t>
      </w:r>
      <w:proofErr w:type="gramStart"/>
      <w:r w:rsidRPr="009D5728">
        <w:rPr>
          <w:rFonts w:ascii="Arial" w:eastAsia="Times New Roman" w:hAnsi="Arial" w:cs="Arial"/>
          <w:color w:val="000000"/>
          <w:sz w:val="22"/>
          <w:szCs w:val="22"/>
        </w:rPr>
        <w:t>images</w:t>
      </w:r>
      <w:proofErr w:type="gramEnd"/>
      <w:r w:rsidRPr="009D5728">
        <w:rPr>
          <w:rFonts w:ascii="Arial" w:eastAsia="Times New Roman" w:hAnsi="Arial" w:cs="Arial"/>
          <w:color w:val="000000"/>
          <w:sz w:val="22"/>
          <w:szCs w:val="22"/>
        </w:rPr>
        <w:t xml:space="preserve">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1</w:t>
      </w:r>
      <w:r w:rsidR="007F680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53DEB8E"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0.125g 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2</w:t>
      </w:r>
      <w:r w:rsidR="007F680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11"/>
      <w:commentRangeStart w:id="12"/>
      <w:commentRangeEnd w:id="11"/>
      <w:r w:rsidR="00465E83">
        <w:rPr>
          <w:rStyle w:val="CommentReference"/>
          <w:rFonts w:asciiTheme="minorHAnsi" w:eastAsiaTheme="minorHAnsi" w:hAnsiTheme="minorHAnsi" w:cstheme="minorBidi"/>
          <w:color w:val="auto"/>
        </w:rPr>
        <w:commentReference w:id="11"/>
      </w:r>
      <w:commentRangeEnd w:id="12"/>
      <w:r w:rsidR="00713921">
        <w:rPr>
          <w:rStyle w:val="CommentReference"/>
          <w:rFonts w:asciiTheme="minorHAnsi" w:eastAsiaTheme="minorHAnsi" w:hAnsiTheme="minorHAnsi" w:cstheme="minorBidi"/>
          <w:color w:val="auto"/>
        </w:rPr>
        <w:commentReference w:id="12"/>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5173824C"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lastRenderedPageBreak/>
        <w:t>WT</w:t>
      </w:r>
      <w:commentRangeStart w:id="13"/>
      <w:commentRangeEnd w:id="13"/>
      <w:r w:rsidR="0072421A">
        <w:rPr>
          <w:rStyle w:val="CommentReference"/>
        </w:rPr>
        <w:commentReference w:id="13"/>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w:t>
      </w:r>
      <w:proofErr w:type="gramStart"/>
      <w:r w:rsidR="00F66797" w:rsidRPr="00262598">
        <w:rPr>
          <w:rFonts w:ascii="Arial" w:hAnsi="Arial" w:cs="Arial"/>
          <w:color w:val="000000" w:themeColor="text1"/>
          <w:sz w:val="22"/>
          <w:szCs w:val="22"/>
        </w:rPr>
        <w:t>6:omega</w:t>
      </w:r>
      <w:proofErr w:type="gramEnd"/>
      <w:r w:rsidR="00F66797" w:rsidRPr="00262598">
        <w:rPr>
          <w:rFonts w:ascii="Arial" w:hAnsi="Arial" w:cs="Arial"/>
          <w:color w:val="000000" w:themeColor="text1"/>
          <w:sz w:val="22"/>
          <w:szCs w:val="22"/>
        </w:rPr>
        <w:t>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w:t>
      </w:r>
      <w:proofErr w:type="gramStart"/>
      <w:r w:rsidR="00A21216">
        <w:t>6:omega</w:t>
      </w:r>
      <w:proofErr w:type="gramEnd"/>
      <w:r w:rsidR="00A21216">
        <w:t xml:space="preserve">-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24E6D878"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14"/>
      <w:commentRangeStart w:id="15"/>
      <w:r w:rsidR="00D25638">
        <w:rPr>
          <w:rFonts w:ascii="Arial" w:hAnsi="Arial" w:cs="Arial"/>
          <w:sz w:val="22"/>
        </w:rPr>
        <w:t xml:space="preserve">139 </w:t>
      </w:r>
      <w:commentRangeEnd w:id="14"/>
      <w:r w:rsidR="00453D2A">
        <w:rPr>
          <w:rStyle w:val="CommentReference"/>
        </w:rPr>
        <w:commentReference w:id="14"/>
      </w:r>
      <w:commentRangeEnd w:id="15"/>
      <w:r w:rsidR="005B3E34">
        <w:rPr>
          <w:rStyle w:val="CommentReference"/>
        </w:rPr>
        <w:commentReference w:id="15"/>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w:t>
      </w:r>
      <w:r w:rsidR="00B12700">
        <w:rPr>
          <w:rFonts w:ascii="Arial" w:hAnsi="Arial" w:cs="Arial"/>
          <w:sz w:val="22"/>
        </w:rPr>
        <w:t>ed slightly</w:t>
      </w:r>
      <w:r w:rsidR="004E78CF">
        <w:rPr>
          <w:rFonts w:ascii="Arial" w:hAnsi="Arial" w:cs="Arial"/>
          <w:sz w:val="22"/>
        </w:rPr>
        <w:t xml:space="preserve"> </w:t>
      </w:r>
      <w:commentRangeStart w:id="16"/>
      <w:commentRangeStart w:id="17"/>
      <w:r w:rsidR="004E78CF">
        <w:rPr>
          <w:rFonts w:ascii="Arial" w:hAnsi="Arial" w:cs="Arial"/>
          <w:sz w:val="22"/>
        </w:rPr>
        <w:t>downwards</w:t>
      </w:r>
      <w:commentRangeEnd w:id="16"/>
      <w:r w:rsidR="00453D2A">
        <w:rPr>
          <w:rStyle w:val="CommentReference"/>
        </w:rPr>
        <w:commentReference w:id="16"/>
      </w:r>
      <w:commentRangeEnd w:id="17"/>
      <w:r w:rsidR="000E797E">
        <w:rPr>
          <w:rStyle w:val="CommentReference"/>
        </w:rPr>
        <w:commentReference w:id="17"/>
      </w:r>
      <w:r w:rsidR="00D15783">
        <w:rPr>
          <w:rFonts w:ascii="Arial" w:hAnsi="Arial" w:cs="Arial"/>
          <w:sz w:val="22"/>
        </w:rPr>
        <w:t>.</w:t>
      </w:r>
      <w:r w:rsidR="006B5D0A">
        <w:rPr>
          <w:rFonts w:ascii="Arial" w:hAnsi="Arial" w:cs="Arial"/>
          <w:sz w:val="22"/>
        </w:rPr>
        <w:t xml:space="preserve"> 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4413C9">
        <w:rPr>
          <w:rFonts w:ascii="Arial" w:hAnsi="Arial" w:cs="Arial"/>
          <w:sz w:val="22"/>
        </w:rPr>
        <w:t>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 xml:space="preserve">were </w:t>
      </w:r>
      <w:r w:rsidR="00B12700">
        <w:rPr>
          <w:rFonts w:ascii="Arial" w:hAnsi="Arial" w:cs="Arial"/>
          <w:sz w:val="22"/>
        </w:rPr>
        <w:t>s</w:t>
      </w:r>
      <w:r w:rsidR="004413C9">
        <w:rPr>
          <w:rFonts w:ascii="Arial" w:hAnsi="Arial" w:cs="Arial"/>
          <w:sz w:val="22"/>
        </w:rPr>
        <w:t>ignificantly upregulated 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18"/>
      <w:commentRangeStart w:id="19"/>
      <w:r w:rsidR="00B12700" w:rsidRPr="00D41270">
        <w:rPr>
          <w:rFonts w:ascii="Arial" w:hAnsi="Arial" w:cs="Arial"/>
          <w:i/>
          <w:sz w:val="22"/>
          <w:rPrChange w:id="20" w:author="Dave Bridges" w:date="2021-04-28T11:57:00Z">
            <w:rPr>
              <w:rFonts w:ascii="Arial" w:hAnsi="Arial" w:cs="Arial"/>
              <w:sz w:val="22"/>
            </w:rPr>
          </w:rPrChange>
        </w:rPr>
        <w:t>Gpx3</w:t>
      </w:r>
      <w:commentRangeEnd w:id="18"/>
      <w:r w:rsidR="00453D2A" w:rsidRPr="00D41270">
        <w:rPr>
          <w:rStyle w:val="CommentReference"/>
          <w:i/>
          <w:rPrChange w:id="21" w:author="Dave Bridges" w:date="2021-04-28T11:57:00Z">
            <w:rPr>
              <w:rStyle w:val="CommentReference"/>
            </w:rPr>
          </w:rPrChange>
        </w:rPr>
        <w:commentReference w:id="18"/>
      </w:r>
      <w:commentRangeEnd w:id="19"/>
      <w:r w:rsidR="005B3E34" w:rsidRPr="00D41270">
        <w:rPr>
          <w:rStyle w:val="CommentReference"/>
          <w:i/>
          <w:rPrChange w:id="22" w:author="Dave Bridges" w:date="2021-04-28T11:57:00Z">
            <w:rPr>
              <w:rStyle w:val="CommentReference"/>
            </w:rPr>
          </w:rPrChange>
        </w:rPr>
        <w:commentReference w:id="19"/>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23"/>
      <w:commentRangeStart w:id="24"/>
      <w:r w:rsidR="004C07F6">
        <w:rPr>
          <w:rFonts w:ascii="Arial" w:hAnsi="Arial" w:cs="Arial"/>
          <w:sz w:val="22"/>
        </w:rPr>
        <w:t xml:space="preserve">downregulated </w:t>
      </w:r>
      <w:commentRangeEnd w:id="23"/>
      <w:r w:rsidR="00453D2A">
        <w:rPr>
          <w:rStyle w:val="CommentReference"/>
        </w:rPr>
        <w:commentReference w:id="23"/>
      </w:r>
      <w:commentRangeEnd w:id="24"/>
      <w:r w:rsidR="00D41270">
        <w:rPr>
          <w:rStyle w:val="CommentReference"/>
        </w:rPr>
        <w:commentReference w:id="24"/>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3A5362">
        <w:rPr>
          <w:rFonts w:ascii="Arial" w:hAnsi="Arial" w:cs="Arial"/>
          <w:sz w:val="22"/>
        </w:rPr>
        <w:t xml:space="preserve"> </w:t>
      </w:r>
      <w:r w:rsidR="00D51D9A">
        <w:rPr>
          <w:rFonts w:ascii="Arial" w:hAnsi="Arial" w:cs="Arial"/>
          <w:sz w:val="22"/>
        </w:rPr>
        <w:t xml:space="preserve">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 xml:space="preserve">differentiation and </w:t>
      </w:r>
      <w:commentRangeStart w:id="25"/>
      <w:commentRangeStart w:id="26"/>
      <w:r w:rsidR="00C36D7B">
        <w:rPr>
          <w:rFonts w:ascii="Arial" w:hAnsi="Arial" w:cs="Arial"/>
          <w:sz w:val="22"/>
        </w:rPr>
        <w:t>function</w:t>
      </w:r>
      <w:commentRangeEnd w:id="25"/>
      <w:r w:rsidR="003A5362">
        <w:rPr>
          <w:rStyle w:val="CommentReference"/>
        </w:rPr>
        <w:commentReference w:id="25"/>
      </w:r>
      <w:commentRangeEnd w:id="26"/>
      <w:r w:rsidR="00D41270">
        <w:rPr>
          <w:rStyle w:val="CommentReference"/>
        </w:rPr>
        <w:commentReference w:id="26"/>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27" w:author="Dave Bridges" w:date="2021-04-28T12:33:00Z"/>
          <w:rFonts w:ascii="Arial" w:hAnsi="Arial" w:cs="Arial"/>
          <w:color w:val="000000" w:themeColor="text1"/>
          <w:sz w:val="22"/>
          <w:szCs w:val="22"/>
          <w:rPrChange w:id="28" w:author="Dave Bridges" w:date="2021-04-28T12:34:00Z">
            <w:rPr>
              <w:ins w:id="29" w:author="Dave Bridges" w:date="2021-04-28T12:33:00Z"/>
              <w:rFonts w:ascii="Arial" w:hAnsi="Arial" w:cs="Arial"/>
              <w:color w:val="000000" w:themeColor="text1"/>
              <w:sz w:val="22"/>
              <w:szCs w:val="22"/>
            </w:rPr>
          </w:rPrChange>
        </w:rPr>
      </w:pPr>
      <w:ins w:id="30"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31"/>
        <w:r>
          <w:rPr>
            <w:rFonts w:ascii="Arial" w:hAnsi="Arial" w:cs="Arial"/>
            <w:color w:val="000000" w:themeColor="text1"/>
            <w:sz w:val="22"/>
            <w:szCs w:val="22"/>
          </w:rPr>
          <w:t>milk</w:t>
        </w:r>
        <w:commentRangeEnd w:id="31"/>
        <w:r w:rsidR="00061031">
          <w:rPr>
            <w:rStyle w:val="CommentReference"/>
          </w:rPr>
          <w:commentReference w:id="31"/>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32"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Change w:id="33" w:author="Dave Bridges" w:date="2021-04-28T12:03:00Z">
              <w:rPr>
                <w:rFonts w:ascii="Arial" w:hAnsi="Arial" w:cs="Arial"/>
                <w:i/>
                <w:color w:val="000000" w:themeColor="text1"/>
                <w:sz w:val="22"/>
                <w:szCs w:val="22"/>
              </w:rPr>
            </w:rPrChange>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Change w:id="34" w:author="Dave Bridges" w:date="2021-04-28T12:03:00Z">
            <w:rPr>
              <w:rFonts w:ascii="Arial" w:hAnsi="Arial" w:cs="Arial"/>
              <w:color w:val="000000" w:themeColor="text1"/>
              <w:sz w:val="22"/>
              <w:szCs w:val="22"/>
            </w:rPr>
          </w:rPrChange>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ins w:id="35"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36"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37"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38" w:author="Dave Bridges" w:date="2021-04-28T12:08:00Z">
        <w:r w:rsidR="00406B32">
          <w:rPr>
            <w:rFonts w:ascii="Arial" w:hAnsi="Arial" w:cs="Arial"/>
            <w:color w:val="000000" w:themeColor="text1"/>
            <w:sz w:val="22"/>
            <w:szCs w:val="22"/>
          </w:rPr>
          <w:t xml:space="preserve">been well established.  mTORC1 is </w:t>
        </w:r>
      </w:ins>
      <w:ins w:id="39" w:author="Dave Bridges" w:date="2021-04-28T12:10:00Z">
        <w:r w:rsidR="00406B32">
          <w:rPr>
            <w:rFonts w:ascii="Arial" w:hAnsi="Arial" w:cs="Arial"/>
            <w:color w:val="000000" w:themeColor="text1"/>
            <w:sz w:val="22"/>
            <w:szCs w:val="22"/>
          </w:rPr>
          <w:t>necessary</w:t>
        </w:r>
      </w:ins>
      <w:ins w:id="40" w:author="Dave Bridges" w:date="2021-04-28T12:08:00Z">
        <w:r w:rsidR="00406B32">
          <w:rPr>
            <w:rFonts w:ascii="Arial" w:hAnsi="Arial" w:cs="Arial"/>
            <w:color w:val="000000" w:themeColor="text1"/>
            <w:sz w:val="22"/>
            <w:szCs w:val="22"/>
          </w:rPr>
          <w:t xml:space="preserve"> for adipocyte differentiation </w:t>
        </w:r>
      </w:ins>
      <w:ins w:id="41" w:author="Dave Bridges" w:date="2021-04-28T12:10:00Z">
        <w:r w:rsidR="00406B32">
          <w:rPr>
            <w:rFonts w:ascii="Arial" w:hAnsi="Arial" w:cs="Arial"/>
            <w:color w:val="000000" w:themeColor="text1"/>
            <w:sz w:val="22"/>
            <w:szCs w:val="22"/>
          </w:rPr>
          <w:t xml:space="preserve">in both </w:t>
        </w:r>
        <w:commentRangeStart w:id="42"/>
        <w:r w:rsidR="00406B32">
          <w:rPr>
            <w:rFonts w:ascii="Arial" w:hAnsi="Arial" w:cs="Arial"/>
            <w:color w:val="000000" w:themeColor="text1"/>
            <w:sz w:val="22"/>
            <w:szCs w:val="22"/>
          </w:rPr>
          <w:t xml:space="preserve">peripheral </w:t>
        </w:r>
        <w:commentRangeEnd w:id="42"/>
        <w:r w:rsidR="00406B32">
          <w:rPr>
            <w:rStyle w:val="CommentReference"/>
          </w:rPr>
          <w:commentReference w:id="42"/>
        </w:r>
        <w:r w:rsidR="00406B32">
          <w:rPr>
            <w:rFonts w:ascii="Arial" w:hAnsi="Arial" w:cs="Arial"/>
            <w:color w:val="000000" w:themeColor="text1"/>
            <w:sz w:val="22"/>
            <w:szCs w:val="22"/>
          </w:rPr>
          <w:t xml:space="preserve">and mammary adipocyte </w:t>
        </w:r>
        <w:commentRangeStart w:id="43"/>
        <w:r w:rsidR="00406B32">
          <w:rPr>
            <w:rFonts w:ascii="Arial" w:hAnsi="Arial" w:cs="Arial"/>
            <w:color w:val="000000" w:themeColor="text1"/>
            <w:sz w:val="22"/>
            <w:szCs w:val="22"/>
          </w:rPr>
          <w:t>depots</w:t>
        </w:r>
        <w:commentRangeEnd w:id="43"/>
        <w:r w:rsidR="00406B32">
          <w:rPr>
            <w:rStyle w:val="CommentReference"/>
          </w:rPr>
          <w:commentReference w:id="43"/>
        </w:r>
      </w:ins>
      <w:ins w:id="44" w:author="Dave Bridges" w:date="2021-04-28T12:11:00Z">
        <w:r w:rsidR="00406B32">
          <w:rPr>
            <w:rFonts w:ascii="Arial" w:hAnsi="Arial" w:cs="Arial"/>
            <w:color w:val="000000" w:themeColor="text1"/>
            <w:sz w:val="22"/>
            <w:szCs w:val="22"/>
          </w:rPr>
          <w:t xml:space="preserve">.  </w:t>
        </w:r>
      </w:ins>
      <w:ins w:id="45"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46" w:author="Dave Bridges" w:date="2021-04-28T12:34:00Z">
        <w:r w:rsidR="00012F03">
          <w:rPr>
            <w:rFonts w:ascii="Arial" w:hAnsi="Arial" w:cs="Arial"/>
            <w:color w:val="000000" w:themeColor="text1"/>
            <w:sz w:val="22"/>
            <w:szCs w:val="22"/>
          </w:rPr>
          <w:t xml:space="preserve">, and elevated </w:t>
        </w:r>
      </w:ins>
      <w:ins w:id="47" w:author="Dave Bridges" w:date="2021-04-28T12:38:00Z">
        <w:r w:rsidR="00012F03">
          <w:rPr>
            <w:rFonts w:ascii="Arial" w:hAnsi="Arial" w:cs="Arial"/>
            <w:color w:val="000000" w:themeColor="text1"/>
            <w:sz w:val="22"/>
            <w:szCs w:val="22"/>
          </w:rPr>
          <w:t>markers</w:t>
        </w:r>
      </w:ins>
      <w:ins w:id="48" w:author="Dave Bridges" w:date="2021-04-28T12:34:00Z">
        <w:r w:rsidR="00012F03">
          <w:rPr>
            <w:rFonts w:ascii="Arial" w:hAnsi="Arial" w:cs="Arial"/>
            <w:color w:val="000000" w:themeColor="text1"/>
            <w:sz w:val="22"/>
            <w:szCs w:val="22"/>
          </w:rPr>
          <w:t xml:space="preserve"> of </w:t>
        </w:r>
        <w:r w:rsidR="00012F03">
          <w:rPr>
            <w:rFonts w:ascii="Arial" w:hAnsi="Arial" w:cs="Arial"/>
            <w:color w:val="000000" w:themeColor="text1"/>
            <w:sz w:val="22"/>
            <w:szCs w:val="22"/>
          </w:rPr>
          <w:lastRenderedPageBreak/>
          <w:t>differentiation</w:t>
        </w:r>
      </w:ins>
      <w:ins w:id="49" w:author="Dave Bridges" w:date="2021-04-28T12:33:00Z">
        <w:r w:rsidR="00012F03">
          <w:rPr>
            <w:rFonts w:ascii="Arial" w:hAnsi="Arial" w:cs="Arial"/>
            <w:color w:val="000000" w:themeColor="text1"/>
            <w:sz w:val="22"/>
            <w:szCs w:val="22"/>
          </w:rPr>
          <w:t xml:space="preserve"> in </w:t>
        </w:r>
      </w:ins>
      <w:ins w:id="50"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51"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52" w:author="Dave Bridges" w:date="2021-04-28T12:34:00Z">
        <w:r w:rsidR="00012F03">
          <w:rPr>
            <w:rFonts w:ascii="Arial" w:hAnsi="Arial" w:cs="Arial"/>
            <w:color w:val="000000" w:themeColor="text1"/>
            <w:sz w:val="22"/>
            <w:szCs w:val="22"/>
          </w:rPr>
          <w:t xml:space="preserve"> could suggest a signal promoting mammary adipog</w:t>
        </w:r>
      </w:ins>
      <w:ins w:id="53" w:author="Dave Bridges" w:date="2021-04-28T12:35:00Z">
        <w:r w:rsidR="00012F03">
          <w:rPr>
            <w:rFonts w:ascii="Arial" w:hAnsi="Arial" w:cs="Arial"/>
            <w:color w:val="000000" w:themeColor="text1"/>
            <w:sz w:val="22"/>
            <w:szCs w:val="22"/>
          </w:rPr>
          <w:t>enesis derived from periphe</w:t>
        </w:r>
      </w:ins>
      <w:ins w:id="54" w:author="Dave Bridges" w:date="2021-04-28T12:36:00Z">
        <w:r w:rsidR="00012F03">
          <w:rPr>
            <w:rFonts w:ascii="Arial" w:hAnsi="Arial" w:cs="Arial"/>
            <w:color w:val="000000" w:themeColor="text1"/>
            <w:sz w:val="22"/>
            <w:szCs w:val="22"/>
          </w:rPr>
          <w:t>ral adipocytes</w:t>
        </w:r>
      </w:ins>
      <w:ins w:id="55"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56" w:author="Dave Bridges" w:date="2021-04-28T12:33:00Z"/>
          <w:rFonts w:ascii="Arial" w:hAnsi="Arial" w:cs="Arial"/>
          <w:color w:val="000000" w:themeColor="text1"/>
          <w:sz w:val="22"/>
          <w:szCs w:val="22"/>
        </w:rPr>
      </w:pPr>
    </w:p>
    <w:p w14:paraId="6018343A" w14:textId="4830DE13" w:rsidR="00406B32" w:rsidRDefault="00406B32" w:rsidP="009745B2">
      <w:pPr>
        <w:rPr>
          <w:ins w:id="57" w:author="Dave Bridges" w:date="2021-04-28T12:04:00Z"/>
          <w:rFonts w:ascii="Arial" w:hAnsi="Arial" w:cs="Arial"/>
          <w:color w:val="000000" w:themeColor="text1"/>
          <w:sz w:val="22"/>
          <w:szCs w:val="22"/>
        </w:rPr>
      </w:pPr>
      <w:ins w:id="58" w:author="Dave Bridges" w:date="2021-04-28T12:11:00Z">
        <w:r>
          <w:rPr>
            <w:rFonts w:ascii="Arial" w:hAnsi="Arial" w:cs="Arial"/>
            <w:color w:val="000000" w:themeColor="text1"/>
            <w:sz w:val="22"/>
            <w:szCs w:val="22"/>
          </w:rPr>
          <w:t xml:space="preserve">Once </w:t>
        </w:r>
      </w:ins>
      <w:ins w:id="59" w:author="Dave Bridges" w:date="2021-04-28T12:33:00Z">
        <w:r w:rsidR="00011C59">
          <w:rPr>
            <w:rFonts w:ascii="Arial" w:hAnsi="Arial" w:cs="Arial"/>
            <w:color w:val="000000" w:themeColor="text1"/>
            <w:sz w:val="22"/>
            <w:szCs w:val="22"/>
          </w:rPr>
          <w:t>adipocyte</w:t>
        </w:r>
      </w:ins>
      <w:ins w:id="60" w:author="Dave Bridges" w:date="2021-04-28T12:36:00Z">
        <w:r w:rsidR="00012F03">
          <w:rPr>
            <w:rFonts w:ascii="Arial" w:hAnsi="Arial" w:cs="Arial"/>
            <w:color w:val="000000" w:themeColor="text1"/>
            <w:sz w:val="22"/>
            <w:szCs w:val="22"/>
          </w:rPr>
          <w:t>s</w:t>
        </w:r>
      </w:ins>
      <w:ins w:id="61" w:author="Dave Bridges" w:date="2021-04-28T12:33:00Z">
        <w:r w:rsidR="00011C59">
          <w:rPr>
            <w:rFonts w:ascii="Arial" w:hAnsi="Arial" w:cs="Arial"/>
            <w:color w:val="000000" w:themeColor="text1"/>
            <w:sz w:val="22"/>
            <w:szCs w:val="22"/>
          </w:rPr>
          <w:t xml:space="preserve"> are </w:t>
        </w:r>
      </w:ins>
      <w:ins w:id="62" w:author="Dave Bridges" w:date="2021-04-28T12:11:00Z">
        <w:r>
          <w:rPr>
            <w:rFonts w:ascii="Arial" w:hAnsi="Arial" w:cs="Arial"/>
            <w:color w:val="000000" w:themeColor="text1"/>
            <w:sz w:val="22"/>
            <w:szCs w:val="22"/>
          </w:rPr>
          <w:t xml:space="preserve">differentiated, mTORC1 is </w:t>
        </w:r>
      </w:ins>
      <w:ins w:id="63" w:author="Dave Bridges" w:date="2021-04-28T13:01:00Z">
        <w:r w:rsidR="00DB1ACA">
          <w:rPr>
            <w:rFonts w:ascii="Arial" w:hAnsi="Arial" w:cs="Arial"/>
            <w:color w:val="000000" w:themeColor="text1"/>
            <w:sz w:val="22"/>
            <w:szCs w:val="22"/>
          </w:rPr>
          <w:t>important</w:t>
        </w:r>
      </w:ins>
      <w:ins w:id="64" w:author="Dave Bridges" w:date="2021-04-28T12:11:00Z">
        <w:r>
          <w:rPr>
            <w:rFonts w:ascii="Arial" w:hAnsi="Arial" w:cs="Arial"/>
            <w:color w:val="000000" w:themeColor="text1"/>
            <w:sz w:val="22"/>
            <w:szCs w:val="22"/>
          </w:rPr>
          <w:t xml:space="preserve"> for lipogenesis </w:t>
        </w:r>
      </w:ins>
      <w:ins w:id="65"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66"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67"/>
        <w:r>
          <w:rPr>
            <w:rFonts w:ascii="Arial" w:hAnsi="Arial" w:cs="Arial"/>
            <w:color w:val="000000" w:themeColor="text1"/>
            <w:sz w:val="22"/>
            <w:szCs w:val="22"/>
          </w:rPr>
          <w:t>mice</w:t>
        </w:r>
      </w:ins>
      <w:commentRangeEnd w:id="67"/>
      <w:ins w:id="68" w:author="Dave Bridges" w:date="2021-04-28T12:38:00Z">
        <w:r w:rsidR="00012F03">
          <w:rPr>
            <w:rStyle w:val="CommentReference"/>
          </w:rPr>
          <w:commentReference w:id="67"/>
        </w:r>
        <w:r w:rsidR="00012F03">
          <w:rPr>
            <w:rFonts w:ascii="Arial" w:hAnsi="Arial" w:cs="Arial"/>
            <w:color w:val="000000" w:themeColor="text1"/>
            <w:sz w:val="22"/>
            <w:szCs w:val="22"/>
          </w:rPr>
          <w:t xml:space="preserve"> </w:t>
        </w:r>
      </w:ins>
      <w:moveToRangeStart w:id="69" w:author="Dave Bridges" w:date="2021-04-28T12:13:00Z" w:name="move70504398"/>
      <w:moveTo w:id="70" w:author="Dave Bridges" w:date="2021-04-28T12:13:00Z">
        <w:del w:id="71"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72"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73"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DB1ACA" w:rsidDel="00012F03">
            <w:rPr>
              <w:rFonts w:ascii="Arial" w:hAnsi="Arial" w:cs="Arial"/>
              <w:color w:val="000000" w:themeColor="text1"/>
              <w:sz w:val="22"/>
              <w:szCs w:val="22"/>
              <w:rPrChange w:id="74" w:author="Dave Bridges" w:date="2021-04-28T13:01:00Z">
                <w:rPr>
                  <w:rFonts w:ascii="Arial" w:hAnsi="Arial" w:cs="Arial"/>
                  <w:color w:val="000000" w:themeColor="text1"/>
                  <w:sz w:val="22"/>
                  <w:szCs w:val="22"/>
                </w:rPr>
              </w:rPrChange>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Change w:id="75" w:author="Dave Bridges" w:date="2021-04-28T12:41:00Z">
                <w:rPr>
                  <w:rFonts w:ascii="Arial" w:hAnsi="Arial" w:cs="Arial"/>
                  <w:noProof/>
                  <w:color w:val="000000" w:themeColor="text1"/>
                  <w:sz w:val="22"/>
                  <w:szCs w:val="22"/>
                </w:rPr>
              </w:rPrChange>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76"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69"/>
      <w:ins w:id="77"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78"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Change w:id="79" w:author="Dave Bridges" w:date="2021-04-28T12:46:00Z">
              <w:rPr>
                <w:rFonts w:ascii="Arial" w:hAnsi="Arial" w:cs="Arial"/>
                <w:i/>
                <w:color w:val="000000" w:themeColor="text1"/>
                <w:sz w:val="22"/>
                <w:szCs w:val="22"/>
              </w:rPr>
            </w:rPrChange>
          </w:rPr>
          <w:t>vitro</w:t>
        </w:r>
        <w:r w:rsidR="00DB1ACA">
          <w:rPr>
            <w:rFonts w:ascii="Arial" w:hAnsi="Arial" w:cs="Arial"/>
            <w:color w:val="000000" w:themeColor="text1"/>
            <w:sz w:val="22"/>
            <w:szCs w:val="22"/>
          </w:rPr>
          <w:t xml:space="preserve"> palmitate </w:t>
        </w:r>
      </w:ins>
      <w:ins w:id="80" w:author="Dave Bridges" w:date="2021-04-28T12:47:00Z">
        <w:r w:rsidR="00DB1ACA">
          <w:rPr>
            <w:rFonts w:ascii="Arial" w:hAnsi="Arial" w:cs="Arial"/>
            <w:color w:val="000000" w:themeColor="text1"/>
            <w:sz w:val="22"/>
            <w:szCs w:val="22"/>
          </w:rPr>
          <w:t xml:space="preserve">esterification in inguinal adipose </w:t>
        </w:r>
        <w:commentRangeStart w:id="81"/>
        <w:r w:rsidR="00DB1ACA">
          <w:rPr>
            <w:rFonts w:ascii="Arial" w:hAnsi="Arial" w:cs="Arial"/>
            <w:color w:val="000000" w:themeColor="text1"/>
            <w:sz w:val="22"/>
            <w:szCs w:val="22"/>
          </w:rPr>
          <w:t>tissue</w:t>
        </w:r>
        <w:commentRangeEnd w:id="81"/>
        <w:r w:rsidR="00DB1ACA">
          <w:rPr>
            <w:rStyle w:val="CommentReference"/>
          </w:rPr>
          <w:commentReference w:id="81"/>
        </w:r>
      </w:ins>
      <w:ins w:id="82" w:author="Dave Bridges" w:date="2021-04-28T13:01:00Z">
        <w:r w:rsidR="00DB1ACA">
          <w:rPr>
            <w:rFonts w:ascii="Arial" w:hAnsi="Arial" w:cs="Arial"/>
            <w:color w:val="000000" w:themeColor="text1"/>
            <w:sz w:val="22"/>
            <w:szCs w:val="22"/>
          </w:rPr>
          <w:t>.</w:t>
        </w:r>
      </w:ins>
      <w:ins w:id="83" w:author="Dave Bridges" w:date="2021-04-28T13:02:00Z">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t>
        </w:r>
        <w:r w:rsidR="00DB1ACA">
          <w:rPr>
            <w:rFonts w:ascii="Arial" w:hAnsi="Arial" w:cs="Arial"/>
            <w:color w:val="000000" w:themeColor="text1"/>
            <w:sz w:val="22"/>
            <w:szCs w:val="22"/>
          </w:rPr>
          <w:t xml:space="preserve">were surprised that there were no obvious </w:t>
        </w:r>
        <w:r w:rsidR="00DB1ACA">
          <w:rPr>
            <w:rFonts w:ascii="Arial" w:hAnsi="Arial" w:cs="Arial"/>
            <w:color w:val="000000" w:themeColor="text1"/>
            <w:sz w:val="22"/>
            <w:szCs w:val="22"/>
          </w:rPr>
          <w:t>increases</w:t>
        </w:r>
        <w:r w:rsidR="00DB1ACA">
          <w:rPr>
            <w:rFonts w:ascii="Arial" w:hAnsi="Arial" w:cs="Arial"/>
            <w:color w:val="000000" w:themeColor="text1"/>
            <w:sz w:val="22"/>
            <w:szCs w:val="22"/>
          </w:rPr>
          <w:t xml:space="preserve">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w:t>
        </w:r>
        <w:r w:rsidR="00DB1ACA">
          <w:rPr>
            <w:rFonts w:ascii="Arial" w:hAnsi="Arial" w:cs="Arial"/>
            <w:color w:val="000000" w:themeColor="text1"/>
            <w:sz w:val="22"/>
            <w:szCs w:val="22"/>
          </w:rPr>
          <w:t xml:space="preserve">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w:t>
        </w:r>
        <w:r w:rsidR="00DB1ACA">
          <w:rPr>
            <w:rFonts w:ascii="Arial" w:hAnsi="Arial" w:cs="Arial"/>
            <w:color w:val="000000" w:themeColor="text1"/>
            <w:sz w:val="22"/>
            <w:szCs w:val="22"/>
          </w:rPr>
          <w:t xml:space="preserve"> (not decreased)</w:t>
        </w:r>
        <w:r w:rsidR="00DB1ACA">
          <w:rPr>
            <w:rFonts w:ascii="Arial" w:hAnsi="Arial" w:cs="Arial"/>
            <w:color w:val="000000" w:themeColor="text1"/>
            <w:sz w:val="22"/>
            <w:szCs w:val="22"/>
          </w:rPr>
          <w:t xml:space="preserve"> ACC</w:t>
        </w:r>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ACLY</w:t>
        </w:r>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and FASN </w:t>
        </w:r>
        <w:r w:rsidR="00DB1ACA">
          <w:rPr>
            <w:rFonts w:ascii="Arial" w:hAnsi="Arial" w:cs="Arial"/>
            <w:color w:val="000000" w:themeColor="text1"/>
            <w:sz w:val="22"/>
            <w:szCs w:val="22"/>
          </w:rPr>
          <w:t xml:space="preserve"> protein</w:t>
        </w:r>
        <w:r w:rsidR="00DB1ACA">
          <w:rPr>
            <w:rFonts w:ascii="Arial" w:hAnsi="Arial" w:cs="Arial"/>
            <w:color w:val="000000" w:themeColor="text1"/>
            <w:sz w:val="22"/>
            <w:szCs w:val="22"/>
          </w:rPr>
          <w:t xml:space="preserve">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84" w:author="Dave Bridges" w:date="2021-04-28T12:46:00Z">
        <w:r w:rsidR="00DB1ACA">
          <w:rPr>
            <w:rFonts w:ascii="Arial" w:hAnsi="Arial" w:cs="Arial"/>
            <w:color w:val="000000" w:themeColor="text1"/>
            <w:sz w:val="22"/>
            <w:szCs w:val="22"/>
          </w:rPr>
          <w:t xml:space="preserve">  </w:t>
        </w:r>
      </w:ins>
      <w:ins w:id="85" w:author="Dave Bridges" w:date="2021-04-28T12:13:00Z">
        <w:r w:rsidRPr="00DB1ACA">
          <w:rPr>
            <w:rFonts w:ascii="Arial" w:hAnsi="Arial" w:cs="Arial"/>
            <w:color w:val="000000" w:themeColor="text1"/>
            <w:sz w:val="22"/>
            <w:szCs w:val="22"/>
            <w:rPrChange w:id="86" w:author="Dave Bridges" w:date="2021-04-28T12:46:00Z">
              <w:rPr>
                <w:rFonts w:ascii="Arial" w:hAnsi="Arial" w:cs="Arial"/>
                <w:color w:val="000000" w:themeColor="text1"/>
                <w:sz w:val="22"/>
                <w:szCs w:val="22"/>
              </w:rPr>
            </w:rPrChange>
          </w:rPr>
          <w:t>We</w:t>
        </w:r>
        <w:r>
          <w:rPr>
            <w:rFonts w:ascii="Arial" w:hAnsi="Arial" w:cs="Arial"/>
            <w:color w:val="000000" w:themeColor="text1"/>
            <w:sz w:val="22"/>
            <w:szCs w:val="22"/>
          </w:rPr>
          <w:t xml:space="preserve"> propose two potential explanations, one is that there is increased peripheral lipid </w:t>
        </w:r>
      </w:ins>
      <w:ins w:id="87" w:author="Dave Bridges" w:date="2021-04-28T12:14:00Z">
        <w:r w:rsidR="00987774">
          <w:rPr>
            <w:rFonts w:ascii="Arial" w:hAnsi="Arial" w:cs="Arial"/>
            <w:color w:val="000000" w:themeColor="text1"/>
            <w:sz w:val="22"/>
            <w:szCs w:val="22"/>
          </w:rPr>
          <w:t>synthesis, which is then transported to the mammary gland adipocytes for storage.  The other possibility is that the mechanisms by which mTORC1 drives lipid synthesis/export in mammary glands are distinct from those in adipocyte depots.</w:t>
        </w:r>
      </w:ins>
      <w:ins w:id="88" w:author="Dave Bridges" w:date="2021-04-28T13:02:00Z">
        <w:r w:rsidR="00C71A11">
          <w:rPr>
            <w:rFonts w:ascii="Arial" w:hAnsi="Arial" w:cs="Arial"/>
            <w:color w:val="000000" w:themeColor="text1"/>
            <w:sz w:val="22"/>
            <w:szCs w:val="22"/>
          </w:rPr>
          <w:t xml:space="preserve">  This is consistent with </w:t>
        </w:r>
      </w:ins>
      <w:ins w:id="89" w:author="Dave Bridges" w:date="2021-04-28T13:04:00Z">
        <w:r w:rsidR="00955460">
          <w:rPr>
            <w:rFonts w:ascii="Arial" w:hAnsi="Arial" w:cs="Arial"/>
            <w:color w:val="000000" w:themeColor="text1"/>
            <w:sz w:val="22"/>
            <w:szCs w:val="22"/>
          </w:rPr>
          <w:t>elevated expression of</w:t>
        </w:r>
      </w:ins>
      <w:ins w:id="90" w:author="Dave Bridges" w:date="2021-04-28T13:02:00Z">
        <w:r w:rsidR="00C71A11">
          <w:rPr>
            <w:rFonts w:ascii="Arial" w:hAnsi="Arial" w:cs="Arial"/>
            <w:color w:val="000000" w:themeColor="text1"/>
            <w:sz w:val="22"/>
            <w:szCs w:val="22"/>
          </w:rPr>
          <w:t xml:space="preserve"> the fatty acid transporter FABP3</w:t>
        </w:r>
      </w:ins>
      <w:ins w:id="91" w:author="Dave Bridges" w:date="2021-04-28T13:04:00Z">
        <w:r w:rsidR="00955460">
          <w:rPr>
            <w:rFonts w:ascii="Arial" w:hAnsi="Arial" w:cs="Arial"/>
            <w:color w:val="000000" w:themeColor="text1"/>
            <w:sz w:val="22"/>
            <w:szCs w:val="22"/>
          </w:rPr>
          <w:t xml:space="preserve"> (Figure 7C)</w:t>
        </w:r>
      </w:ins>
      <w:ins w:id="92" w:author="Dave Bridges" w:date="2021-04-28T13:03:00Z">
        <w:r w:rsidR="00C71A11">
          <w:rPr>
            <w:rFonts w:ascii="Arial" w:hAnsi="Arial" w:cs="Arial"/>
            <w:color w:val="000000" w:themeColor="text1"/>
            <w:sz w:val="22"/>
            <w:szCs w:val="22"/>
          </w:rPr>
          <w:t>.  Further studies using depot-specific activation of mamma</w:t>
        </w:r>
      </w:ins>
      <w:ins w:id="93" w:author="Dave Bridges" w:date="2021-04-28T13:04:00Z">
        <w:r w:rsidR="00955460">
          <w:rPr>
            <w:rFonts w:ascii="Arial" w:hAnsi="Arial" w:cs="Arial"/>
            <w:color w:val="000000" w:themeColor="text1"/>
            <w:sz w:val="22"/>
            <w:szCs w:val="22"/>
          </w:rPr>
          <w:t>r</w:t>
        </w:r>
      </w:ins>
      <w:ins w:id="94"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95" w:author="Dave Bridges" w:date="2021-04-28T12:04:00Z"/>
          <w:rFonts w:ascii="Arial" w:hAnsi="Arial" w:cs="Arial"/>
          <w:color w:val="000000" w:themeColor="text1"/>
          <w:sz w:val="22"/>
          <w:szCs w:val="22"/>
        </w:rPr>
      </w:pPr>
    </w:p>
    <w:p w14:paraId="2B9114F7" w14:textId="286E1DF0" w:rsidR="00406B32" w:rsidRDefault="00406B32" w:rsidP="009745B2">
      <w:pPr>
        <w:rPr>
          <w:ins w:id="96" w:author="Dave Bridges" w:date="2021-04-28T13:06:00Z"/>
          <w:rFonts w:ascii="Arial" w:hAnsi="Arial" w:cs="Arial"/>
          <w:color w:val="000000" w:themeColor="text1"/>
          <w:sz w:val="22"/>
          <w:szCs w:val="22"/>
        </w:rPr>
      </w:pPr>
      <w:ins w:id="97" w:author="Dave Bridges" w:date="2021-04-28T12:04:00Z">
        <w:r>
          <w:rPr>
            <w:rFonts w:ascii="Arial" w:hAnsi="Arial" w:cs="Arial"/>
            <w:color w:val="000000" w:themeColor="text1"/>
            <w:sz w:val="22"/>
            <w:szCs w:val="22"/>
          </w:rPr>
          <w:t xml:space="preserve">Several studies in mammary epithelial cells are </w:t>
        </w:r>
      </w:ins>
      <w:ins w:id="98" w:author="Dave Bridges" w:date="2021-04-28T12:08:00Z">
        <w:r>
          <w:rPr>
            <w:rFonts w:ascii="Arial" w:hAnsi="Arial" w:cs="Arial"/>
            <w:color w:val="000000" w:themeColor="text1"/>
            <w:sz w:val="22"/>
            <w:szCs w:val="22"/>
          </w:rPr>
          <w:t xml:space="preserve">also </w:t>
        </w:r>
      </w:ins>
      <w:ins w:id="99" w:author="Dave Bridges" w:date="2021-04-28T12:04:00Z">
        <w:r>
          <w:rPr>
            <w:rFonts w:ascii="Arial" w:hAnsi="Arial" w:cs="Arial"/>
            <w:color w:val="000000" w:themeColor="text1"/>
            <w:sz w:val="22"/>
            <w:szCs w:val="22"/>
          </w:rPr>
          <w:t xml:space="preserve">consistent with a positive role of mTORC1 with respect to milk </w:t>
        </w:r>
      </w:ins>
      <w:ins w:id="100" w:author="Dave Bridges" w:date="2021-04-28T12:08:00Z">
        <w:r>
          <w:rPr>
            <w:rFonts w:ascii="Arial" w:hAnsi="Arial" w:cs="Arial"/>
            <w:color w:val="000000" w:themeColor="text1"/>
            <w:sz w:val="22"/>
            <w:szCs w:val="22"/>
          </w:rPr>
          <w:t>lipids</w:t>
        </w:r>
      </w:ins>
      <w:ins w:id="101" w:author="Dave Bridges" w:date="2021-04-28T12:04:00Z">
        <w:r>
          <w:rPr>
            <w:rFonts w:ascii="Arial" w:hAnsi="Arial" w:cs="Arial"/>
            <w:color w:val="000000" w:themeColor="text1"/>
            <w:sz w:val="22"/>
            <w:szCs w:val="22"/>
          </w:rPr>
          <w:t xml:space="preserve">.  </w:t>
        </w:r>
      </w:ins>
      <w:del w:id="102" w:author="Dave Bridges" w:date="2021-04-28T12:03:00Z">
        <w:r w:rsidR="008526C0" w:rsidDel="00406B32">
          <w:rPr>
            <w:rFonts w:ascii="Arial" w:hAnsi="Arial" w:cs="Arial"/>
            <w:color w:val="000000" w:themeColor="text1"/>
            <w:sz w:val="22"/>
            <w:szCs w:val="22"/>
          </w:rPr>
          <w:delText>Similar to</w:delText>
        </w:r>
      </w:del>
      <w:del w:id="103" w:author="Dave Bridges" w:date="2021-04-28T12:04:00Z">
        <w:r w:rsidR="008526C0" w:rsidDel="00406B32">
          <w:rPr>
            <w:rFonts w:ascii="Arial" w:hAnsi="Arial" w:cs="Arial"/>
            <w:color w:val="000000" w:themeColor="text1"/>
            <w:sz w:val="22"/>
            <w:szCs w:val="22"/>
          </w:rPr>
          <w:delText xml:space="preserve"> our findings, t</w:delText>
        </w:r>
      </w:del>
      <w:ins w:id="104"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105" w:author="Dave Bridges" w:date="2021-04-28T12:04:00Z">
        <w:r w:rsidR="009745B2" w:rsidRPr="00EF5551" w:rsidDel="00406B32">
          <w:rPr>
            <w:rFonts w:ascii="Arial" w:hAnsi="Arial" w:cs="Arial"/>
            <w:color w:val="000000" w:themeColor="text1"/>
            <w:sz w:val="22"/>
            <w:szCs w:val="22"/>
          </w:rPr>
          <w:delText>pregnant mice with activated</w:delText>
        </w:r>
      </w:del>
      <w:ins w:id="106"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107"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108"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109"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110" w:author="Dave Bridges" w:date="2021-04-28T13:04:00Z">
        <w:r w:rsidR="008526C0" w:rsidDel="00955460">
          <w:rPr>
            <w:rFonts w:ascii="Arial" w:hAnsi="Arial" w:cs="Arial"/>
            <w:color w:val="000000" w:themeColor="text1"/>
            <w:sz w:val="22"/>
            <w:szCs w:val="22"/>
          </w:rPr>
          <w:delText xml:space="preserve">had </w:delText>
        </w:r>
      </w:del>
      <w:ins w:id="111" w:author="Dave Bridges" w:date="2021-04-28T13:04:00Z">
        <w:r w:rsidR="00955460">
          <w:rPr>
            <w:rFonts w:ascii="Arial" w:hAnsi="Arial" w:cs="Arial"/>
            <w:color w:val="000000" w:themeColor="text1"/>
            <w:sz w:val="22"/>
            <w:szCs w:val="22"/>
          </w:rPr>
          <w:t>resulted in</w:t>
        </w:r>
        <w:r w:rsidR="00955460">
          <w:rPr>
            <w:rFonts w:ascii="Arial" w:hAnsi="Arial" w:cs="Arial"/>
            <w:color w:val="000000" w:themeColor="text1"/>
            <w:sz w:val="22"/>
            <w:szCs w:val="22"/>
          </w:rPr>
          <w:t xml:space="preserve">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112"/>
      <w:del w:id="113" w:author="Dave Bridges" w:date="2021-04-28T12:05:00Z">
        <w:r w:rsidR="009F2971" w:rsidDel="00406B32">
          <w:rPr>
            <w:rFonts w:ascii="Arial" w:hAnsi="Arial" w:cs="Arial"/>
            <w:color w:val="000000" w:themeColor="text1"/>
            <w:sz w:val="22"/>
            <w:szCs w:val="22"/>
          </w:rPr>
          <w:delText>gilts</w:delText>
        </w:r>
        <w:commentRangeEnd w:id="112"/>
        <w:r w:rsidDel="00406B32">
          <w:rPr>
            <w:rStyle w:val="CommentReference"/>
          </w:rPr>
          <w:commentReference w:id="112"/>
        </w:r>
      </w:del>
      <w:ins w:id="114"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115"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116" w:author="Dave Bridges" w:date="2021-04-28T12:05:00Z">
        <w:r>
          <w:rPr>
            <w:rFonts w:ascii="Arial" w:hAnsi="Arial" w:cs="Arial"/>
            <w:color w:val="000000" w:themeColor="text1"/>
            <w:sz w:val="22"/>
            <w:szCs w:val="22"/>
          </w:rPr>
          <w:t>v</w:t>
        </w:r>
      </w:ins>
      <w:del w:id="117"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118"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119" w:author="Dave Bridges" w:date="2021-04-28T12:06:00Z">
        <w:r w:rsidR="009F2971" w:rsidDel="00406B32">
          <w:rPr>
            <w:rFonts w:ascii="Arial" w:hAnsi="Arial" w:cs="Arial"/>
            <w:color w:val="000000" w:themeColor="text1"/>
            <w:sz w:val="22"/>
            <w:szCs w:val="22"/>
          </w:rPr>
          <w:delText xml:space="preserve">via the </w:delText>
        </w:r>
      </w:del>
      <w:del w:id="120" w:author="Dave Bridges" w:date="2021-04-28T12:03:00Z">
        <w:r w:rsidR="009F2971" w:rsidDel="00406B32">
          <w:rPr>
            <w:rFonts w:ascii="Arial" w:hAnsi="Arial" w:cs="Arial"/>
            <w:color w:val="000000" w:themeColor="text1"/>
            <w:sz w:val="22"/>
            <w:szCs w:val="22"/>
          </w:rPr>
          <w:delText>AKT</w:delText>
        </w:r>
      </w:del>
      <w:del w:id="121" w:author="Dave Bridges" w:date="2021-04-28T12:06:00Z">
        <w:r w:rsidR="009F2971" w:rsidDel="00406B32">
          <w:rPr>
            <w:rFonts w:ascii="Arial" w:hAnsi="Arial" w:cs="Arial"/>
            <w:color w:val="000000" w:themeColor="text1"/>
            <w:sz w:val="22"/>
            <w:szCs w:val="22"/>
          </w:rPr>
          <w:delText>/</w:delText>
        </w:r>
        <w:commentRangeStart w:id="122"/>
        <w:r w:rsidR="009F2971" w:rsidDel="00406B32">
          <w:rPr>
            <w:rFonts w:ascii="Arial" w:hAnsi="Arial" w:cs="Arial"/>
            <w:color w:val="000000" w:themeColor="text1"/>
            <w:sz w:val="22"/>
            <w:szCs w:val="22"/>
          </w:rPr>
          <w:delText xml:space="preserve">mTORC1 </w:delText>
        </w:r>
        <w:commentRangeEnd w:id="122"/>
        <w:r w:rsidR="009F2971" w:rsidDel="00406B32">
          <w:rPr>
            <w:rStyle w:val="CommentReference"/>
          </w:rPr>
          <w:commentReference w:id="122"/>
        </w:r>
        <w:r w:rsidR="009F2971" w:rsidDel="00406B32">
          <w:rPr>
            <w:rFonts w:ascii="Arial" w:hAnsi="Arial" w:cs="Arial"/>
            <w:color w:val="000000" w:themeColor="text1"/>
            <w:sz w:val="22"/>
            <w:szCs w:val="22"/>
          </w:rPr>
          <w:delText>pathway</w:delText>
        </w:r>
      </w:del>
      <w:ins w:id="123"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124"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125" w:author="Dave Bridges" w:date="2021-04-28T13:06:00Z"/>
          <w:rFonts w:ascii="Arial" w:hAnsi="Arial" w:cs="Arial"/>
          <w:color w:val="000000" w:themeColor="text1"/>
          <w:sz w:val="22"/>
          <w:szCs w:val="22"/>
        </w:rPr>
      </w:pPr>
    </w:p>
    <w:p w14:paraId="26B2B1D5" w14:textId="4509857D" w:rsidR="00955460" w:rsidRDefault="00955460" w:rsidP="00955460">
      <w:pPr>
        <w:rPr>
          <w:ins w:id="126" w:author="Dave Bridges" w:date="2021-04-28T13:12:00Z"/>
          <w:rFonts w:ascii="Arial" w:hAnsi="Arial" w:cs="Arial"/>
          <w:color w:val="000000" w:themeColor="text1"/>
          <w:sz w:val="22"/>
          <w:szCs w:val="22"/>
        </w:rPr>
      </w:pPr>
      <w:proofErr w:type="gramStart"/>
      <w:ins w:id="127" w:author="Dave Bridges" w:date="2021-04-28T13:06:00Z">
        <w:r>
          <w:rPr>
            <w:rFonts w:ascii="Arial" w:hAnsi="Arial" w:cs="Arial"/>
            <w:color w:val="000000" w:themeColor="text1"/>
            <w:sz w:val="22"/>
            <w:szCs w:val="22"/>
          </w:rPr>
          <w:t>Specifically</w:t>
        </w:r>
        <w:proofErr w:type="gramEnd"/>
        <w:r>
          <w:rPr>
            <w:rFonts w:ascii="Arial" w:hAnsi="Arial" w:cs="Arial"/>
            <w:color w:val="000000" w:themeColor="text1"/>
            <w:sz w:val="22"/>
            <w:szCs w:val="22"/>
          </w:rPr>
          <w:t xml:space="preserve"> we </w:t>
        </w:r>
      </w:ins>
      <w:ins w:id="128" w:author="Dave Bridges" w:date="2021-04-28T13:19:00Z">
        <w:r w:rsidR="00AD46FF">
          <w:rPr>
            <w:rFonts w:ascii="Arial" w:hAnsi="Arial" w:cs="Arial"/>
            <w:color w:val="000000" w:themeColor="text1"/>
            <w:sz w:val="22"/>
            <w:szCs w:val="22"/>
          </w:rPr>
          <w:t>describe</w:t>
        </w:r>
      </w:ins>
      <w:ins w:id="129" w:author="Dave Bridges" w:date="2021-04-28T13:06:00Z">
        <w:r>
          <w:rPr>
            <w:rFonts w:ascii="Arial" w:hAnsi="Arial" w:cs="Arial"/>
            <w:color w:val="000000" w:themeColor="text1"/>
            <w:sz w:val="22"/>
            <w:szCs w:val="22"/>
          </w:rPr>
          <w:t xml:space="preserve"> here</w:t>
        </w:r>
        <w:r>
          <w:rPr>
            <w:rFonts w:ascii="Arial" w:hAnsi="Arial" w:cs="Arial"/>
            <w:color w:val="000000" w:themeColor="text1"/>
            <w:sz w:val="22"/>
            <w:szCs w:val="22"/>
          </w:rPr>
          <w:t xml:space="preserve"> an increase in </w:t>
        </w:r>
      </w:ins>
      <w:ins w:id="130" w:author="Dave Bridges" w:date="2021-04-28T13:17:00Z">
        <w:r w:rsidR="00AD46FF">
          <w:rPr>
            <w:rFonts w:ascii="Arial" w:hAnsi="Arial" w:cs="Arial"/>
            <w:color w:val="000000" w:themeColor="text1"/>
            <w:sz w:val="22"/>
            <w:szCs w:val="22"/>
          </w:rPr>
          <w:t xml:space="preserve">both the relative desaturation of lipids, and specifically the levels of </w:t>
        </w:r>
      </w:ins>
      <w:ins w:id="131" w:author="Dave Bridges" w:date="2021-04-28T13:06:00Z">
        <w:r>
          <w:rPr>
            <w:rFonts w:ascii="Arial" w:hAnsi="Arial" w:cs="Arial"/>
            <w:color w:val="000000" w:themeColor="text1"/>
            <w:sz w:val="22"/>
            <w:szCs w:val="22"/>
          </w:rPr>
          <w:t>DHA</w:t>
        </w:r>
        <w:r>
          <w:rPr>
            <w:rFonts w:ascii="Arial" w:hAnsi="Arial" w:cs="Arial"/>
            <w:color w:val="000000" w:themeColor="text1"/>
            <w:sz w:val="22"/>
            <w:szCs w:val="22"/>
          </w:rPr>
          <w:t xml:space="preserve"> in milk.  This essential omega-3 fatty acid is important for infant growth and development and has been linked to </w:t>
        </w:r>
        <w:commentRangeStart w:id="132"/>
        <w:r>
          <w:rPr>
            <w:rFonts w:ascii="Arial" w:hAnsi="Arial" w:cs="Arial"/>
            <w:color w:val="000000" w:themeColor="text1"/>
            <w:sz w:val="22"/>
            <w:szCs w:val="22"/>
          </w:rPr>
          <w:t>xxx</w:t>
        </w:r>
      </w:ins>
      <w:commentRangeEnd w:id="132"/>
      <w:ins w:id="133" w:author="Dave Bridges" w:date="2021-04-28T13:10:00Z">
        <w:r>
          <w:rPr>
            <w:rStyle w:val="CommentReference"/>
          </w:rPr>
          <w:commentReference w:id="132"/>
        </w:r>
      </w:ins>
      <w:ins w:id="134" w:author="Dave Bridges" w:date="2021-04-28T13:06:00Z">
        <w:r>
          <w:rPr>
            <w:rFonts w:ascii="Arial" w:hAnsi="Arial" w:cs="Arial"/>
            <w:color w:val="000000" w:themeColor="text1"/>
            <w:sz w:val="22"/>
            <w:szCs w:val="22"/>
          </w:rPr>
          <w:t xml:space="preserve">.  </w:t>
        </w:r>
      </w:ins>
      <w:ins w:id="135" w:author="Dave Bridges" w:date="2021-04-28T13:08:00Z">
        <w:r>
          <w:rPr>
            <w:rFonts w:ascii="Arial" w:hAnsi="Arial" w:cs="Arial"/>
            <w:color w:val="000000" w:themeColor="text1"/>
            <w:sz w:val="22"/>
            <w:szCs w:val="22"/>
          </w:rPr>
          <w:t xml:space="preserve">The upregulation of </w:t>
        </w:r>
        <w:r>
          <w:rPr>
            <w:rFonts w:ascii="Arial" w:hAnsi="Arial" w:cs="Arial"/>
            <w:i/>
            <w:color w:val="000000" w:themeColor="text1"/>
            <w:sz w:val="22"/>
            <w:szCs w:val="22"/>
          </w:rPr>
          <w:t>Elovl2</w:t>
        </w:r>
        <w:r>
          <w:rPr>
            <w:rFonts w:ascii="Arial" w:hAnsi="Arial" w:cs="Arial"/>
            <w:color w:val="000000" w:themeColor="text1"/>
            <w:sz w:val="22"/>
            <w:szCs w:val="22"/>
          </w:rPr>
          <w:t xml:space="preserve"> is relevant here, as it is one of the enzymes important for elongating</w:t>
        </w:r>
      </w:ins>
      <w:ins w:id="136" w:author="Dave Bridges" w:date="2021-04-28T13:06:00Z">
        <w:r>
          <w:rPr>
            <w:rFonts w:ascii="Arial" w:hAnsi="Arial" w:cs="Arial"/>
            <w:color w:val="000000" w:themeColor="text1"/>
            <w:sz w:val="22"/>
            <w:szCs w:val="22"/>
          </w:rPr>
          <w:t xml:space="preserve"> EPA to</w:t>
        </w:r>
      </w:ins>
      <w:ins w:id="137" w:author="Dave Bridges" w:date="2021-04-28T13:09:00Z">
        <w:r>
          <w:rPr>
            <w:rFonts w:ascii="Arial" w:hAnsi="Arial" w:cs="Arial"/>
            <w:color w:val="000000" w:themeColor="text1"/>
            <w:sz w:val="22"/>
            <w:szCs w:val="22"/>
          </w:rPr>
          <w:t>wards</w:t>
        </w:r>
      </w:ins>
      <w:ins w:id="138" w:author="Dave Bridges" w:date="2021-04-28T13:06:00Z">
        <w:r>
          <w:rPr>
            <w:rFonts w:ascii="Arial" w:hAnsi="Arial" w:cs="Arial"/>
            <w:color w:val="000000" w:themeColor="text1"/>
            <w:sz w:val="22"/>
            <w:szCs w:val="22"/>
          </w:rPr>
          <w:t xml:space="preserve"> DHA</w:t>
        </w:r>
      </w:ins>
      <w:ins w:id="139" w:author="Dave Bridges" w:date="2021-04-28T13:09:00Z">
        <w:r>
          <w:rPr>
            <w:rFonts w:ascii="Arial" w:hAnsi="Arial" w:cs="Arial"/>
            <w:color w:val="000000" w:themeColor="text1"/>
            <w:sz w:val="22"/>
            <w:szCs w:val="22"/>
          </w:rPr>
          <w:t>.  DHA and EPA levels are highly variable in human milk, and a better understanding of the physiological signals that contro</w:t>
        </w:r>
      </w:ins>
      <w:ins w:id="140" w:author="Dave Bridges" w:date="2021-04-28T13:10:00Z">
        <w:r>
          <w:rPr>
            <w:rFonts w:ascii="Arial" w:hAnsi="Arial" w:cs="Arial"/>
            <w:color w:val="000000" w:themeColor="text1"/>
            <w:sz w:val="22"/>
            <w:szCs w:val="22"/>
          </w:rPr>
          <w:t xml:space="preserve">l DHA levels in milk is important to optimizing the delivery of essential lipids to infants.  </w:t>
        </w:r>
      </w:ins>
      <w:ins w:id="141" w:author="Dave Bridges" w:date="2021-04-28T13:11:00Z">
        <w:r>
          <w:rPr>
            <w:rFonts w:ascii="Arial" w:hAnsi="Arial" w:cs="Arial"/>
            <w:color w:val="000000" w:themeColor="text1"/>
            <w:sz w:val="22"/>
            <w:szCs w:val="22"/>
          </w:rPr>
          <w:t xml:space="preserve">We examined the expression of the PC-DHA transporter </w:t>
        </w:r>
        <w:r w:rsidRPr="00955460">
          <w:rPr>
            <w:rFonts w:ascii="Arial" w:hAnsi="Arial" w:cs="Arial"/>
            <w:i/>
            <w:color w:val="000000" w:themeColor="text1"/>
            <w:sz w:val="22"/>
            <w:szCs w:val="22"/>
            <w:rPrChange w:id="142" w:author="Dave Bridges" w:date="2021-04-28T13:11:00Z">
              <w:rPr>
                <w:rFonts w:ascii="Arial" w:hAnsi="Arial" w:cs="Arial"/>
                <w:color w:val="000000" w:themeColor="text1"/>
                <w:sz w:val="22"/>
                <w:szCs w:val="22"/>
              </w:rPr>
            </w:rPrChange>
          </w:rPr>
          <w:t>Mfsud2a</w:t>
        </w:r>
        <w:r>
          <w:rPr>
            <w:rFonts w:ascii="Arial" w:hAnsi="Arial" w:cs="Arial"/>
            <w:color w:val="000000" w:themeColor="text1"/>
            <w:sz w:val="22"/>
            <w:szCs w:val="22"/>
          </w:rPr>
          <w:t xml:space="preserve"> </w:t>
        </w:r>
        <w:commentRangeStart w:id="143"/>
        <w:r>
          <w:rPr>
            <w:rFonts w:ascii="Arial" w:hAnsi="Arial" w:cs="Arial"/>
            <w:color w:val="000000" w:themeColor="text1"/>
            <w:sz w:val="22"/>
            <w:szCs w:val="22"/>
          </w:rPr>
          <w:t>but</w:t>
        </w:r>
        <w:commentRangeEnd w:id="143"/>
        <w:r>
          <w:rPr>
            <w:rStyle w:val="CommentReference"/>
          </w:rPr>
          <w:commentReference w:id="143"/>
        </w:r>
        <w:r>
          <w:rPr>
            <w:rFonts w:ascii="Arial" w:hAnsi="Arial" w:cs="Arial"/>
            <w:color w:val="000000" w:themeColor="text1"/>
            <w:sz w:val="22"/>
            <w:szCs w:val="22"/>
          </w:rPr>
          <w:t xml:space="preserve"> did not detect any differences in our mammary expression data.</w:t>
        </w:r>
      </w:ins>
      <w:ins w:id="144" w:author="Dave Bridges" w:date="2021-04-28T13:12:00Z">
        <w:r w:rsidR="00AD46FF">
          <w:rPr>
            <w:rFonts w:ascii="Arial" w:hAnsi="Arial" w:cs="Arial"/>
            <w:color w:val="000000" w:themeColor="text1"/>
            <w:sz w:val="22"/>
            <w:szCs w:val="22"/>
          </w:rPr>
          <w:t xml:space="preserve">  The DHA levels may also be linke</w:t>
        </w:r>
      </w:ins>
      <w:ins w:id="145" w:author="Dave Bridges" w:date="2021-04-28T13:13:00Z">
        <w:r w:rsidR="00AD46FF">
          <w:rPr>
            <w:rFonts w:ascii="Arial" w:hAnsi="Arial" w:cs="Arial"/>
            <w:color w:val="000000" w:themeColor="text1"/>
            <w:sz w:val="22"/>
            <w:szCs w:val="22"/>
          </w:rPr>
          <w:t xml:space="preserve">d to our observation of reduced gene expression of markers of adaptive immune cells.  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146" w:author="Dave Bridges" w:date="2021-04-28T13:14:00Z">
        <w:r w:rsidR="00AD46FF">
          <w:rPr>
            <w:rFonts w:ascii="Arial" w:hAnsi="Arial" w:cs="Arial"/>
            <w:color w:val="000000" w:themeColor="text1"/>
            <w:sz w:val="22"/>
            <w:szCs w:val="22"/>
          </w:rPr>
          <w:t xml:space="preserve"> these cells in the mammary gland.  This in turn could affect both mammary gland morphology, but also the secretion of antibodies in</w:t>
        </w:r>
      </w:ins>
      <w:ins w:id="147" w:author="Dave Bridges" w:date="2021-04-28T13:19:00Z">
        <w:r w:rsidR="00AD46FF">
          <w:rPr>
            <w:rFonts w:ascii="Arial" w:hAnsi="Arial" w:cs="Arial"/>
            <w:color w:val="000000" w:themeColor="text1"/>
            <w:sz w:val="22"/>
            <w:szCs w:val="22"/>
          </w:rPr>
          <w:t xml:space="preserve">to the expressed </w:t>
        </w:r>
      </w:ins>
      <w:ins w:id="148"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149" w:author="Dave Bridges" w:date="2021-04-28T13:12:00Z"/>
          <w:rFonts w:ascii="Arial" w:hAnsi="Arial" w:cs="Arial"/>
          <w:color w:val="000000" w:themeColor="text1"/>
          <w:sz w:val="22"/>
          <w:szCs w:val="22"/>
        </w:rPr>
      </w:pPr>
    </w:p>
    <w:p w14:paraId="39B18662" w14:textId="4B624968" w:rsidR="00955460" w:rsidRPr="00EF5551" w:rsidRDefault="00AD46FF" w:rsidP="00955460">
      <w:pPr>
        <w:rPr>
          <w:ins w:id="150" w:author="Dave Bridges" w:date="2021-04-28T13:06:00Z"/>
          <w:rFonts w:ascii="Arial" w:hAnsi="Arial" w:cs="Arial"/>
          <w:color w:val="000000" w:themeColor="text1"/>
          <w:sz w:val="22"/>
          <w:szCs w:val="22"/>
        </w:rPr>
      </w:pPr>
      <w:ins w:id="151" w:author="Dave Bridges" w:date="2021-04-28T13:14:00Z">
        <w:r>
          <w:rPr>
            <w:rFonts w:ascii="Arial" w:hAnsi="Arial" w:cs="Arial"/>
            <w:color w:val="000000" w:themeColor="text1"/>
            <w:sz w:val="22"/>
            <w:szCs w:val="22"/>
          </w:rPr>
          <w:t xml:space="preserve">This is the first report </w:t>
        </w:r>
      </w:ins>
      <w:ins w:id="152" w:author="Dave Bridges" w:date="2021-04-28T13:20:00Z">
        <w:r>
          <w:rPr>
            <w:rFonts w:ascii="Arial" w:hAnsi="Arial" w:cs="Arial"/>
            <w:color w:val="000000" w:themeColor="text1"/>
            <w:sz w:val="22"/>
            <w:szCs w:val="22"/>
          </w:rPr>
          <w:t>that</w:t>
        </w:r>
      </w:ins>
      <w:ins w:id="153" w:author="Dave Bridges" w:date="2021-04-28T13:14:00Z">
        <w:r>
          <w:rPr>
            <w:rFonts w:ascii="Arial" w:hAnsi="Arial" w:cs="Arial"/>
            <w:color w:val="000000" w:themeColor="text1"/>
            <w:sz w:val="22"/>
            <w:szCs w:val="22"/>
          </w:rPr>
          <w:t xml:space="preserve"> adipocyte mTORC1 </w:t>
        </w:r>
      </w:ins>
      <w:ins w:id="154" w:author="Dave Bridges" w:date="2021-04-28T13:20:00Z">
        <w:r>
          <w:rPr>
            <w:rFonts w:ascii="Arial" w:hAnsi="Arial" w:cs="Arial"/>
            <w:color w:val="000000" w:themeColor="text1"/>
            <w:sz w:val="22"/>
            <w:szCs w:val="22"/>
          </w:rPr>
          <w:t>activation</w:t>
        </w:r>
      </w:ins>
      <w:ins w:id="155" w:author="Dave Bridges" w:date="2021-04-28T13:14:00Z">
        <w:r>
          <w:rPr>
            <w:rFonts w:ascii="Arial" w:hAnsi="Arial" w:cs="Arial"/>
            <w:color w:val="000000" w:themeColor="text1"/>
            <w:sz w:val="22"/>
            <w:szCs w:val="22"/>
          </w:rPr>
          <w:t xml:space="preserve"> </w:t>
        </w:r>
      </w:ins>
      <w:proofErr w:type="spellStart"/>
      <w:ins w:id="156" w:author="Dave Bridges" w:date="2021-04-28T13:20:00Z">
        <w:r>
          <w:rPr>
            <w:rFonts w:ascii="Arial" w:hAnsi="Arial" w:cs="Arial"/>
            <w:color w:val="000000" w:themeColor="text1"/>
            <w:sz w:val="22"/>
            <w:szCs w:val="22"/>
          </w:rPr>
          <w:t>alteres</w:t>
        </w:r>
        <w:proofErr w:type="spellEnd"/>
        <w:r>
          <w:rPr>
            <w:rFonts w:ascii="Arial" w:hAnsi="Arial" w:cs="Arial"/>
            <w:color w:val="000000" w:themeColor="text1"/>
            <w:sz w:val="22"/>
            <w:szCs w:val="22"/>
          </w:rPr>
          <w:t xml:space="preserve"> the</w:t>
        </w:r>
      </w:ins>
      <w:ins w:id="157" w:author="Dave Bridges" w:date="2021-04-28T13:14:00Z">
        <w:r>
          <w:rPr>
            <w:rFonts w:ascii="Arial" w:hAnsi="Arial" w:cs="Arial"/>
            <w:color w:val="000000" w:themeColor="text1"/>
            <w:sz w:val="22"/>
            <w:szCs w:val="22"/>
          </w:rPr>
          <w:t xml:space="preserve"> lipids in milk, and provides important new data </w:t>
        </w:r>
      </w:ins>
      <w:ins w:id="158" w:author="Dave Bridges" w:date="2021-04-28T13:15:00Z">
        <w:r>
          <w:rPr>
            <w:rFonts w:ascii="Arial" w:hAnsi="Arial" w:cs="Arial"/>
            <w:color w:val="000000" w:themeColor="text1"/>
            <w:sz w:val="22"/>
            <w:szCs w:val="22"/>
          </w:rPr>
          <w:t xml:space="preserve">towards our understanding of lipid metabolism during a critical developmental window.  </w:t>
        </w:r>
      </w:ins>
      <w:ins w:id="159"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160" w:author="Dave Bridges" w:date="2021-04-28T13:15:00Z">
        <w:r>
          <w:rPr>
            <w:rFonts w:ascii="Arial" w:hAnsi="Arial" w:cs="Arial"/>
            <w:color w:val="000000" w:themeColor="text1"/>
            <w:sz w:val="22"/>
            <w:szCs w:val="22"/>
          </w:rPr>
          <w:t>matched</w:t>
        </w:r>
      </w:ins>
      <w:ins w:id="161" w:author="Dave Bridges" w:date="2021-04-28T13:12:00Z">
        <w:r>
          <w:rPr>
            <w:rFonts w:ascii="Arial" w:hAnsi="Arial" w:cs="Arial"/>
            <w:color w:val="000000" w:themeColor="text1"/>
            <w:sz w:val="22"/>
            <w:szCs w:val="22"/>
          </w:rPr>
          <w:t xml:space="preserve"> diets</w:t>
        </w:r>
      </w:ins>
      <w:ins w:id="162" w:author="Dave Bridges" w:date="2021-04-28T13:16:00Z">
        <w:r>
          <w:rPr>
            <w:rFonts w:ascii="Arial" w:hAnsi="Arial" w:cs="Arial"/>
            <w:color w:val="000000" w:themeColor="text1"/>
            <w:sz w:val="22"/>
            <w:szCs w:val="22"/>
          </w:rPr>
          <w:t xml:space="preserve">, </w:t>
        </w:r>
      </w:ins>
      <w:ins w:id="163" w:author="Dave Bridges" w:date="2021-04-28T13:15:00Z">
        <w:r>
          <w:rPr>
            <w:rFonts w:ascii="Arial" w:hAnsi="Arial" w:cs="Arial"/>
            <w:color w:val="000000" w:themeColor="text1"/>
            <w:sz w:val="22"/>
            <w:szCs w:val="22"/>
          </w:rPr>
          <w:t>single</w:t>
        </w:r>
      </w:ins>
      <w:ins w:id="164" w:author="Dave Bridges" w:date="2021-04-28T13:12:00Z">
        <w:r>
          <w:rPr>
            <w:rFonts w:ascii="Arial" w:hAnsi="Arial" w:cs="Arial"/>
            <w:color w:val="000000" w:themeColor="text1"/>
            <w:sz w:val="22"/>
            <w:szCs w:val="22"/>
          </w:rPr>
          <w:t xml:space="preserve"> parity </w:t>
        </w:r>
      </w:ins>
      <w:ins w:id="165" w:author="Dave Bridges" w:date="2021-04-28T13:16:00Z">
        <w:r>
          <w:rPr>
            <w:rFonts w:ascii="Arial" w:hAnsi="Arial" w:cs="Arial"/>
            <w:color w:val="000000" w:themeColor="text1"/>
            <w:sz w:val="22"/>
            <w:szCs w:val="22"/>
          </w:rPr>
          <w:t xml:space="preserve">and normalized litter sizes </w:t>
        </w:r>
      </w:ins>
      <w:ins w:id="166" w:author="Dave Bridges" w:date="2021-04-28T13:12:00Z">
        <w:r>
          <w:rPr>
            <w:rFonts w:ascii="Arial" w:hAnsi="Arial" w:cs="Arial"/>
            <w:color w:val="000000" w:themeColor="text1"/>
            <w:sz w:val="22"/>
            <w:szCs w:val="22"/>
          </w:rPr>
          <w:t>to comprehensively evaluate milk lipids and mammary gene expression.</w:t>
        </w:r>
      </w:ins>
      <w:ins w:id="167" w:author="Dave Bridges" w:date="2021-04-28T13:15:00Z">
        <w:r>
          <w:rPr>
            <w:rFonts w:ascii="Arial" w:hAnsi="Arial" w:cs="Arial"/>
            <w:color w:val="000000" w:themeColor="text1"/>
            <w:sz w:val="22"/>
            <w:szCs w:val="22"/>
          </w:rPr>
          <w:t xml:space="preserve">  </w:t>
        </w:r>
      </w:ins>
      <w:ins w:id="168" w:author="Dave Bridges" w:date="2021-04-28T13:16:00Z">
        <w:r>
          <w:rPr>
            <w:rFonts w:ascii="Arial" w:hAnsi="Arial" w:cs="Arial"/>
            <w:color w:val="000000" w:themeColor="text1"/>
            <w:sz w:val="22"/>
            <w:szCs w:val="22"/>
          </w:rPr>
          <w:t xml:space="preserve">There are several limitations to this approach including the inability to separate </w:t>
        </w:r>
      </w:ins>
      <w:ins w:id="169" w:author="Dave Bridges" w:date="2021-04-28T13:20:00Z">
        <w:r>
          <w:rPr>
            <w:rFonts w:ascii="Arial" w:hAnsi="Arial" w:cs="Arial"/>
            <w:color w:val="000000" w:themeColor="text1"/>
            <w:sz w:val="22"/>
            <w:szCs w:val="22"/>
          </w:rPr>
          <w:t>the roles of</w:t>
        </w:r>
      </w:ins>
      <w:ins w:id="170" w:author="Dave Bridges" w:date="2021-04-28T13:16:00Z">
        <w:r>
          <w:rPr>
            <w:rFonts w:ascii="Arial" w:hAnsi="Arial" w:cs="Arial"/>
            <w:color w:val="000000" w:themeColor="text1"/>
            <w:sz w:val="22"/>
            <w:szCs w:val="22"/>
          </w:rPr>
          <w:t xml:space="preserve"> peripheral and mammary adipocyte depots, and the lack of a </w:t>
        </w:r>
        <w:r>
          <w:rPr>
            <w:rFonts w:ascii="Arial" w:hAnsi="Arial" w:cs="Arial"/>
            <w:color w:val="000000" w:themeColor="text1"/>
            <w:sz w:val="22"/>
            <w:szCs w:val="22"/>
          </w:rPr>
          <w:lastRenderedPageBreak/>
          <w:t xml:space="preserve">clear mechanism by which mammary (or peripheral) adipocytes result in increased milk </w:t>
        </w:r>
      </w:ins>
      <w:ins w:id="171"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172" w:author="Dave Bridges" w:date="2021-04-28T12:06:00Z"/>
          <w:rFonts w:ascii="Arial" w:hAnsi="Arial" w:cs="Arial"/>
          <w:color w:val="000000" w:themeColor="text1"/>
          <w:sz w:val="22"/>
          <w:szCs w:val="22"/>
        </w:rPr>
      </w:pPr>
    </w:p>
    <w:p w14:paraId="1DE904AA" w14:textId="77777777" w:rsidR="00406B32" w:rsidRDefault="00406B32" w:rsidP="009745B2">
      <w:pPr>
        <w:rPr>
          <w:ins w:id="173"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174"/>
      <w:del w:id="175"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Change w:id="176" w:author="Dave Bridges" w:date="2021-04-28T13:24:00Z">
              <w:rPr>
                <w:rFonts w:ascii="Arial" w:hAnsi="Arial" w:cs="Arial"/>
                <w:color w:val="000000" w:themeColor="text1"/>
                <w:sz w:val="22"/>
                <w:szCs w:val="22"/>
              </w:rPr>
            </w:rPrChange>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177" w:author="Dave Bridges" w:date="2021-04-28T12:13:00Z"/>
          <w:rFonts w:ascii="Arial" w:hAnsi="Arial" w:cs="Arial"/>
          <w:color w:val="000000" w:themeColor="text1"/>
          <w:sz w:val="22"/>
          <w:szCs w:val="22"/>
        </w:rPr>
      </w:pPr>
      <w:del w:id="178"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179" w:author="Dave Bridges" w:date="2021-04-28T12:13:00Z" w:name="move70504398"/>
      <w:moveFrom w:id="180"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Change w:id="181" w:author="Dave Bridges" w:date="2021-04-28T13:05:00Z">
              <w:rPr>
                <w:rFonts w:ascii="Arial" w:hAnsi="Arial" w:cs="Arial"/>
                <w:color w:val="000000" w:themeColor="text1"/>
                <w:sz w:val="22"/>
                <w:szCs w:val="22"/>
              </w:rPr>
            </w:rPrChange>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Change w:id="182" w:author="Dave Bridges" w:date="2021-04-28T12:13:00Z">
              <w:rPr>
                <w:rFonts w:ascii="Arial" w:hAnsi="Arial" w:cs="Arial"/>
                <w:noProof/>
                <w:color w:val="000000" w:themeColor="text1"/>
                <w:sz w:val="22"/>
                <w:szCs w:val="22"/>
              </w:rPr>
            </w:rPrChange>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179"/>
    </w:p>
    <w:p w14:paraId="7DD304A6" w14:textId="3CD2CA41" w:rsidR="00E760CA" w:rsidDel="00406B32" w:rsidRDefault="00E760CA" w:rsidP="009745B2">
      <w:pPr>
        <w:rPr>
          <w:del w:id="183"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184"/>
      <w:commentRangeStart w:id="185"/>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184"/>
      <w:r w:rsidR="002A323E">
        <w:rPr>
          <w:rStyle w:val="CommentReference"/>
        </w:rPr>
        <w:commentReference w:id="184"/>
      </w:r>
      <w:commentRangeEnd w:id="185"/>
      <w:r w:rsidR="00C0768E">
        <w:rPr>
          <w:rStyle w:val="CommentReference"/>
        </w:rPr>
        <w:commentReference w:id="185"/>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186"/>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186"/>
      <w:r>
        <w:rPr>
          <w:rStyle w:val="CommentReference"/>
        </w:rPr>
        <w:commentReference w:id="186"/>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w:t>
      </w:r>
      <w:r w:rsidR="00354569">
        <w:rPr>
          <w:rFonts w:ascii="Arial" w:hAnsi="Arial" w:cs="Arial"/>
          <w:color w:val="000000" w:themeColor="text1"/>
          <w:sz w:val="22"/>
          <w:szCs w:val="22"/>
        </w:rPr>
        <w:lastRenderedPageBreak/>
        <w:t xml:space="preserve">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187" w:author="Dave Bridges" w:date="2021-04-28T13:06:00Z"/>
          <w:rFonts w:ascii="Arial" w:hAnsi="Arial" w:cs="Arial"/>
          <w:color w:val="000000" w:themeColor="text1"/>
          <w:sz w:val="22"/>
          <w:szCs w:val="22"/>
        </w:rPr>
      </w:pPr>
      <w:del w:id="188"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189"/>
        <w:r w:rsidR="00354569" w:rsidDel="00955460">
          <w:rPr>
            <w:rFonts w:ascii="Arial" w:hAnsi="Arial" w:cs="Arial"/>
            <w:color w:val="000000" w:themeColor="text1"/>
            <w:sz w:val="22"/>
            <w:szCs w:val="22"/>
          </w:rPr>
          <w:delText>levels</w:delText>
        </w:r>
        <w:commentRangeEnd w:id="189"/>
        <w:r w:rsidR="00DE18E7" w:rsidDel="00955460">
          <w:rPr>
            <w:rStyle w:val="CommentReference"/>
          </w:rPr>
          <w:commentReference w:id="189"/>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 xml:space="preserve">There are several </w:t>
      </w:r>
      <w:proofErr w:type="gramStart"/>
      <w:r w:rsidR="003E1827">
        <w:rPr>
          <w:rFonts w:ascii="Arial" w:hAnsi="Arial" w:cs="Arial"/>
          <w:color w:val="000000" w:themeColor="text1"/>
          <w:sz w:val="22"/>
          <w:szCs w:val="22"/>
        </w:rPr>
        <w:t>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w:t>
      </w:r>
      <w:proofErr w:type="gramEnd"/>
      <w:r w:rsidR="003E1827">
        <w:rPr>
          <w:rFonts w:ascii="Arial" w:hAnsi="Arial" w:cs="Arial"/>
          <w:color w:val="000000" w:themeColor="text1"/>
          <w:sz w:val="22"/>
          <w:szCs w:val="22"/>
        </w:rPr>
        <w:t xml:space="preserve">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174"/>
      <w:r w:rsidR="00CF6A75">
        <w:rPr>
          <w:rStyle w:val="CommentReference"/>
        </w:rPr>
        <w:commentReference w:id="174"/>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191" w:author="Dave Bridges" w:date="2021-04-28T13:22:00Z">
        <w:r w:rsidR="00AD46FF">
          <w:rPr>
            <w:rFonts w:ascii="Arial" w:eastAsia="MS PMincho" w:hAnsi="Arial" w:cs="Arial"/>
            <w:bCs/>
            <w:color w:val="000000" w:themeColor="text1"/>
            <w:sz w:val="22"/>
            <w:szCs w:val="22"/>
          </w:rPr>
          <w:t>, the MRC2 Metabolomics Core</w:t>
        </w:r>
      </w:ins>
      <w:ins w:id="192"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193"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xml:space="preserve">: 171–178. </w:t>
      </w:r>
      <w:r w:rsidRPr="00236EEF">
        <w:rPr>
          <w:rFonts w:ascii="Arial" w:hAnsi="Arial" w:cs="Arial"/>
          <w:noProof/>
          <w:sz w:val="22"/>
        </w:rPr>
        <w:lastRenderedPageBreak/>
        <w:t>[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xml:space="preserve">: 1164–73. </w:t>
      </w:r>
      <w:r w:rsidRPr="00236EEF">
        <w:rPr>
          <w:rFonts w:ascii="Arial" w:hAnsi="Arial" w:cs="Arial"/>
          <w:noProof/>
          <w:sz w:val="22"/>
        </w:rPr>
        <w:lastRenderedPageBreak/>
        <w:t>[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w:t>
      </w:r>
      <w:r w:rsidRPr="00236EEF">
        <w:rPr>
          <w:rFonts w:ascii="Arial" w:hAnsi="Arial" w:cs="Arial"/>
          <w:noProof/>
          <w:sz w:val="22"/>
        </w:rPr>
        <w:lastRenderedPageBreak/>
        <w:t xml:space="preserve">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2"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3"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4"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5"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8"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9"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 xml:space="preserve">Please check R code, in Maternal Data. </w:t>
      </w:r>
      <w:proofErr w:type="gramStart"/>
      <w:r>
        <w:t>Rmd,  line</w:t>
      </w:r>
      <w:proofErr w:type="gramEnd"/>
      <w:r>
        <w:t xml:space="preserve"> 323</w:t>
      </w:r>
    </w:p>
    <w:p w14:paraId="536ABB09" w14:textId="36F92993" w:rsidR="00012F03" w:rsidRDefault="00012F03">
      <w:pPr>
        <w:pStyle w:val="CommentText"/>
      </w:pPr>
    </w:p>
  </w:comment>
  <w:comment w:id="10"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12"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13" w:author="Noura El Habbal" w:date="2021-04-15T06:14:00Z" w:initials="NEH">
    <w:p w14:paraId="3AD9F7E5" w14:textId="73E79D8B" w:rsidR="00012F03" w:rsidRDefault="00012F03">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15"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16"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17"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18" w:author="Noura El Habbal" w:date="2021-04-26T16:52:00Z" w:initials="NEH">
    <w:p w14:paraId="137553AC" w14:textId="19CF8FB7" w:rsidR="00012F03" w:rsidRDefault="00012F03">
      <w:pPr>
        <w:pStyle w:val="CommentText"/>
      </w:pPr>
      <w:r>
        <w:rPr>
          <w:rStyle w:val="CommentReference"/>
        </w:rPr>
        <w:annotationRef/>
      </w:r>
      <w:r>
        <w:t>Italic?</w:t>
      </w:r>
    </w:p>
  </w:comment>
  <w:comment w:id="19" w:author="Dave Bridges" w:date="2021-04-28T11:57:00Z" w:initials="DB">
    <w:p w14:paraId="40092C4B" w14:textId="36E7C10F" w:rsidR="00012F03" w:rsidRDefault="00012F03">
      <w:pPr>
        <w:pStyle w:val="CommentText"/>
      </w:pPr>
      <w:r>
        <w:rPr>
          <w:rStyle w:val="CommentReference"/>
        </w:rPr>
        <w:annotationRef/>
      </w:r>
      <w:proofErr w:type="gramStart"/>
      <w:r>
        <w:t>Yes</w:t>
      </w:r>
      <w:proofErr w:type="gramEnd"/>
      <w:r>
        <w:t xml:space="preserve"> all genes should be italicized, including in the figures</w:t>
      </w:r>
    </w:p>
  </w:comment>
  <w:comment w:id="23"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proofErr w:type="gramStart"/>
      <w:r>
        <w:t>RNaseq</w:t>
      </w:r>
      <w:proofErr w:type="spellEnd"/>
      <w:r>
        <w:t xml:space="preserve"> ?</w:t>
      </w:r>
      <w:proofErr w:type="gramEnd"/>
    </w:p>
  </w:comment>
  <w:comment w:id="24"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25"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26"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31" w:author="Dave Bridges" w:date="2021-04-28T12:02:00Z" w:initials="DB">
    <w:p w14:paraId="51FFAC1F" w14:textId="6E5C6438" w:rsidR="00012F03" w:rsidRDefault="00012F03">
      <w:pPr>
        <w:pStyle w:val="CommentText"/>
      </w:pPr>
      <w:r>
        <w:rPr>
          <w:rStyle w:val="CommentReference"/>
        </w:rPr>
        <w:annotationRef/>
      </w:r>
      <w:r>
        <w:t>Add ref</w:t>
      </w:r>
    </w:p>
  </w:comment>
  <w:comment w:id="42"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43" w:author="Dave Bridges" w:date="2021-04-28T12:10:00Z" w:initials="DB">
    <w:p w14:paraId="45A96A03" w14:textId="2EE5F6D6" w:rsidR="00012F03" w:rsidRDefault="00012F03">
      <w:pPr>
        <w:pStyle w:val="CommentText"/>
      </w:pPr>
      <w:r>
        <w:rPr>
          <w:rStyle w:val="CommentReference"/>
        </w:rPr>
        <w:annotationRef/>
      </w:r>
      <w:r>
        <w:t>Add refs</w:t>
      </w:r>
    </w:p>
  </w:comment>
  <w:comment w:id="67" w:author="Dave Bridges" w:date="2021-04-28T12:38:00Z" w:initials="DB">
    <w:p w14:paraId="6C1EE19A" w14:textId="40E1ACD0" w:rsidR="00012F03" w:rsidRDefault="00012F03">
      <w:pPr>
        <w:pStyle w:val="CommentText"/>
      </w:pPr>
      <w:r>
        <w:rPr>
          <w:rStyle w:val="CommentReference"/>
        </w:rPr>
        <w:annotationRef/>
      </w:r>
      <w:r>
        <w:t>Polka and lee</w:t>
      </w:r>
    </w:p>
  </w:comment>
  <w:comment w:id="81"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112"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122" w:author="Noura El Habbal" w:date="2021-04-27T18:35:00Z" w:initials="NEH">
    <w:p w14:paraId="376E49D4" w14:textId="76783610" w:rsidR="00012F03" w:rsidRDefault="00012F03">
      <w:pPr>
        <w:pStyle w:val="CommentText"/>
      </w:pPr>
      <w:r>
        <w:rPr>
          <w:rStyle w:val="CommentReference"/>
        </w:rPr>
        <w:annotationRef/>
      </w:r>
      <w:proofErr w:type="gramStart"/>
      <w:r>
        <w:t>So</w:t>
      </w:r>
      <w:proofErr w:type="gramEnd"/>
      <w:r>
        <w:t xml:space="preserve"> in this paper they refer to it as mTOR only, my guess is that this is mtorc1 since they later use rapamycin to inhibit it</w:t>
      </w:r>
    </w:p>
  </w:comment>
  <w:comment w:id="132"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143" w:author="Dave Bridges" w:date="2021-04-28T13:11:00Z" w:initials="DB">
    <w:p w14:paraId="1FDBF7FA" w14:textId="0FE445F2" w:rsidR="00955460" w:rsidRDefault="00955460">
      <w:pPr>
        <w:pStyle w:val="CommentText"/>
      </w:pPr>
      <w:r>
        <w:rPr>
          <w:rStyle w:val="CommentReference"/>
        </w:rPr>
        <w:annotationRef/>
      </w:r>
      <w:r>
        <w:t>Add ref</w:t>
      </w:r>
    </w:p>
  </w:comment>
  <w:comment w:id="184"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185"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186"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189"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012F03">
      <w:pPr>
        <w:pStyle w:val="CommentText"/>
      </w:pPr>
      <w:hyperlink r:id="rId2" w:anchor="r07" w:history="1">
        <w:r w:rsidRPr="0050477C">
          <w:rPr>
            <w:rStyle w:val="Hyperlink"/>
          </w:rPr>
          <w:t>https://www.ncbi.nlm.nih.gov/pmc/articles/PMC5743847/#r07</w:t>
        </w:r>
      </w:hyperlink>
      <w:r>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174" w:author="Dave Bridges" w:date="2021-04-28T13:24:00Z" w:initials="DB">
    <w:p w14:paraId="63747F1F" w14:textId="102A9BD2" w:rsidR="00CF6A75" w:rsidRDefault="00CF6A75">
      <w:pPr>
        <w:pStyle w:val="CommentText"/>
      </w:pPr>
      <w:r>
        <w:rPr>
          <w:rStyle w:val="CommentReference"/>
        </w:rPr>
        <w:annotationRef/>
      </w:r>
      <w:r>
        <w:t xml:space="preserve">I think we can stop </w:t>
      </w:r>
      <w:r>
        <w:t>here.</w:t>
      </w:r>
      <w:bookmarkStart w:id="190" w:name="_GoBack"/>
      <w:bookmarkEnd w:id="19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1AAA2BB5" w15:done="0"/>
  <w15:commentEx w15:paraId="376E49D4" w15:done="0"/>
  <w15:commentEx w15:paraId="49905DA3" w15:done="0"/>
  <w15:commentEx w15:paraId="1FDBF7FA"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704F365F" w16cid:durableId="24316828"/>
  <w16cid:commentId w16cid:paraId="7E9BEDE2" w16cid:durableId="24316BF6"/>
  <w16cid:commentId w16cid:paraId="3AD9F7E5" w16cid:durableId="2432B88B"/>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1AAA2BB5" w16cid:durableId="2433CE00"/>
  <w16cid:commentId w16cid:paraId="376E49D4" w16cid:durableId="2432D805"/>
  <w16cid:commentId w16cid:paraId="49905DA3" w16cid:durableId="2433DD44"/>
  <w16cid:commentId w16cid:paraId="1FDBF7FA" w16cid:durableId="2433DD8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0A45AC" w14:textId="77777777" w:rsidR="004D0758" w:rsidRDefault="004D0758" w:rsidP="006E77C5">
      <w:r>
        <w:separator/>
      </w:r>
    </w:p>
  </w:endnote>
  <w:endnote w:type="continuationSeparator" w:id="0">
    <w:p w14:paraId="109B601A" w14:textId="77777777" w:rsidR="004D0758" w:rsidRDefault="004D0758"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0C994" w14:textId="77777777" w:rsidR="004D0758" w:rsidRDefault="004D0758" w:rsidP="006E77C5">
      <w:r>
        <w:separator/>
      </w:r>
    </w:p>
  </w:footnote>
  <w:footnote w:type="continuationSeparator" w:id="0">
    <w:p w14:paraId="4395860A" w14:textId="77777777" w:rsidR="004D0758" w:rsidRDefault="004D0758"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23C8"/>
    <w:rsid w:val="0007224B"/>
    <w:rsid w:val="0009729A"/>
    <w:rsid w:val="000A2B1A"/>
    <w:rsid w:val="000B7664"/>
    <w:rsid w:val="000C06E4"/>
    <w:rsid w:val="000D0963"/>
    <w:rsid w:val="000E46BE"/>
    <w:rsid w:val="000E797E"/>
    <w:rsid w:val="00111F09"/>
    <w:rsid w:val="00124B3B"/>
    <w:rsid w:val="00125E99"/>
    <w:rsid w:val="00127348"/>
    <w:rsid w:val="00130A99"/>
    <w:rsid w:val="0014067A"/>
    <w:rsid w:val="00143D60"/>
    <w:rsid w:val="00144346"/>
    <w:rsid w:val="00160880"/>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32DF"/>
    <w:rsid w:val="00294453"/>
    <w:rsid w:val="00294851"/>
    <w:rsid w:val="002A323E"/>
    <w:rsid w:val="002A4C4A"/>
    <w:rsid w:val="002B60B0"/>
    <w:rsid w:val="002C4DF5"/>
    <w:rsid w:val="002C6A8D"/>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C36"/>
    <w:rsid w:val="0047727E"/>
    <w:rsid w:val="00491997"/>
    <w:rsid w:val="00494187"/>
    <w:rsid w:val="004C07F6"/>
    <w:rsid w:val="004D0758"/>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B3E34"/>
    <w:rsid w:val="005C3BBD"/>
    <w:rsid w:val="005C5118"/>
    <w:rsid w:val="005E03CE"/>
    <w:rsid w:val="005F0524"/>
    <w:rsid w:val="005F0E99"/>
    <w:rsid w:val="005F2606"/>
    <w:rsid w:val="005F282B"/>
    <w:rsid w:val="005F6ADF"/>
    <w:rsid w:val="006164B7"/>
    <w:rsid w:val="00641423"/>
    <w:rsid w:val="00645908"/>
    <w:rsid w:val="00647E73"/>
    <w:rsid w:val="00664AFB"/>
    <w:rsid w:val="00665941"/>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26C0"/>
    <w:rsid w:val="0085356D"/>
    <w:rsid w:val="00853EA7"/>
    <w:rsid w:val="00867F2A"/>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33873"/>
    <w:rsid w:val="0093396E"/>
    <w:rsid w:val="00944B23"/>
    <w:rsid w:val="00955460"/>
    <w:rsid w:val="00962979"/>
    <w:rsid w:val="00965A52"/>
    <w:rsid w:val="009745B2"/>
    <w:rsid w:val="00987774"/>
    <w:rsid w:val="00987D6A"/>
    <w:rsid w:val="009970F3"/>
    <w:rsid w:val="00997DDE"/>
    <w:rsid w:val="009A1ED6"/>
    <w:rsid w:val="009B36EB"/>
    <w:rsid w:val="009D5728"/>
    <w:rsid w:val="009F294F"/>
    <w:rsid w:val="009F2971"/>
    <w:rsid w:val="009F5662"/>
    <w:rsid w:val="009F626C"/>
    <w:rsid w:val="00A041C1"/>
    <w:rsid w:val="00A21216"/>
    <w:rsid w:val="00A26992"/>
    <w:rsid w:val="00A443B5"/>
    <w:rsid w:val="00A46275"/>
    <w:rsid w:val="00A47D44"/>
    <w:rsid w:val="00A56B15"/>
    <w:rsid w:val="00A71819"/>
    <w:rsid w:val="00A857D5"/>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5CEF"/>
    <w:rsid w:val="00C07665"/>
    <w:rsid w:val="00C0768E"/>
    <w:rsid w:val="00C2693F"/>
    <w:rsid w:val="00C2784E"/>
    <w:rsid w:val="00C33BA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192F"/>
    <w:rsid w:val="00CB22E4"/>
    <w:rsid w:val="00CB298C"/>
    <w:rsid w:val="00CD0D8A"/>
    <w:rsid w:val="00CD289F"/>
    <w:rsid w:val="00CD5354"/>
    <w:rsid w:val="00CE4AA9"/>
    <w:rsid w:val="00CE4B7C"/>
    <w:rsid w:val="00CE5071"/>
    <w:rsid w:val="00CF249B"/>
    <w:rsid w:val="00CF6A75"/>
    <w:rsid w:val="00D15783"/>
    <w:rsid w:val="00D21277"/>
    <w:rsid w:val="00D25638"/>
    <w:rsid w:val="00D2675D"/>
    <w:rsid w:val="00D30BF4"/>
    <w:rsid w:val="00D37475"/>
    <w:rsid w:val="00D41030"/>
    <w:rsid w:val="00D41270"/>
    <w:rsid w:val="00D51D9A"/>
    <w:rsid w:val="00D56DA3"/>
    <w:rsid w:val="00D60AE2"/>
    <w:rsid w:val="00D670B8"/>
    <w:rsid w:val="00D7025E"/>
    <w:rsid w:val="00D70755"/>
    <w:rsid w:val="00D80713"/>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760CA"/>
    <w:rsid w:val="00E817C1"/>
    <w:rsid w:val="00E85DF9"/>
    <w:rsid w:val="00E92110"/>
    <w:rsid w:val="00E93362"/>
    <w:rsid w:val="00E9446B"/>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82A9C-140C-9A48-85C0-09AA512E5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21</Pages>
  <Words>28949</Words>
  <Characters>165015</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03</cp:revision>
  <dcterms:created xsi:type="dcterms:W3CDTF">2020-02-05T19:13:00Z</dcterms:created>
  <dcterms:modified xsi:type="dcterms:W3CDTF">2021-04-2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